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79FEDB7B" w:rsidR="00F23B0C" w:rsidRPr="00E800A0" w:rsidRDefault="00E800A0" w:rsidP="00E800A0">
      <w:pPr>
        <w:jc w:val="both"/>
        <w:rPr>
          <w:rFonts w:ascii="Times New Roman" w:hAnsi="Times New Roman" w:cs="Times New Roman"/>
        </w:rPr>
      </w:pPr>
      <w:r w:rsidRPr="00E800A0">
        <w:rPr>
          <w:rFonts w:ascii="Times New Roman" w:hAnsi="Times New Roman" w:cs="Times New Roman"/>
        </w:rPr>
        <w:t>Title:</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E800A0">
      <w:pPr>
        <w:jc w:val="both"/>
        <w:rPr>
          <w:rFonts w:ascii="Times New Roman" w:hAnsi="Times New Roman" w:cs="Times New Roman"/>
        </w:rPr>
      </w:pPr>
    </w:p>
    <w:p w14:paraId="1B8685F2" w14:textId="38668DE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proofErr w:type="spellStart"/>
      <w:r w:rsidRPr="00E800A0">
        <w:rPr>
          <w:rFonts w:ascii="Times New Roman" w:hAnsi="Times New Roman" w:cs="Times New Roman"/>
        </w:rPr>
        <w:t>gc</w:t>
      </w:r>
      <w:proofErr w:type="spellEnd"/>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67E35105" w:rsidR="00E800A0" w:rsidRPr="00E800A0" w:rsidRDefault="00E800A0" w:rsidP="00E800A0">
      <w:pPr>
        <w:jc w:val="both"/>
        <w:rPr>
          <w:rFonts w:ascii="Times New Roman" w:hAnsi="Times New Roman" w:cs="Times New Roman"/>
          <w:color w:val="000000" w:themeColor="text1"/>
        </w:rPr>
      </w:pPr>
      <w:r w:rsidRPr="00E800A0">
        <w:rPr>
          <w:rFonts w:ascii="Times New Roman" w:hAnsi="Times New Roman" w:cs="Times New Roman"/>
          <w:color w:val="000000" w:themeColor="text1"/>
        </w:rPr>
        <w:t xml:space="preserve">Patterns of pesticide use have changed dramatically over the past 25 years, specifically since the </w:t>
      </w:r>
      <w:r w:rsidRPr="00E800A0">
        <w:rPr>
          <w:rFonts w:ascii="Times New Roman" w:hAnsi="Times New Roman" w:cs="Times New Roman"/>
          <w:color w:val="000000" w:themeColor="text1"/>
        </w:rPr>
        <w:t>adoption</w:t>
      </w:r>
      <w:r w:rsidRPr="00E800A0">
        <w:rPr>
          <w:rFonts w:ascii="Times New Roman" w:hAnsi="Times New Roman" w:cs="Times New Roman"/>
          <w:color w:val="000000" w:themeColor="text1"/>
        </w:rPr>
        <w:t xml:space="preserve"> of glyphosate resistant crops. While consideration is often given to the effects of herbicide on aboveground diversity, our understanding </w:t>
      </w:r>
      <w:r w:rsidRPr="00E800A0">
        <w:rPr>
          <w:rFonts w:ascii="Times New Roman" w:hAnsi="Times New Roman" w:cs="Times New Roman"/>
          <w:color w:val="000000" w:themeColor="text1"/>
        </w:rPr>
        <w:t xml:space="preserve">of its influence </w:t>
      </w:r>
      <w:r w:rsidRPr="00E800A0">
        <w:rPr>
          <w:rFonts w:ascii="Times New Roman" w:hAnsi="Times New Roman" w:cs="Times New Roman"/>
          <w:color w:val="000000" w:themeColor="text1"/>
        </w:rPr>
        <w:t xml:space="preserve">belowground lags. With microbes being largely responsible for nutrient cycling and other pivotal ecosystem processes, understanding the direction and magnitude of their responses to vegetation removal in </w:t>
      </w:r>
      <w:proofErr w:type="spellStart"/>
      <w:r w:rsidRPr="00E800A0">
        <w:rPr>
          <w:rFonts w:ascii="Times New Roman" w:hAnsi="Times New Roman" w:cs="Times New Roman"/>
          <w:color w:val="000000" w:themeColor="text1"/>
        </w:rPr>
        <w:t>agro</w:t>
      </w:r>
      <w:proofErr w:type="spellEnd"/>
      <w:r w:rsidRPr="00E800A0">
        <w:rPr>
          <w:rFonts w:ascii="Times New Roman" w:hAnsi="Times New Roman" w:cs="Times New Roman"/>
          <w:color w:val="000000" w:themeColor="text1"/>
        </w:rPr>
        <w:t>-ecosystems is of the utmost concer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Previous research has revealed mixed responses </w:t>
      </w:r>
      <w:r w:rsidRPr="00E800A0">
        <w:rPr>
          <w:rFonts w:ascii="Times New Roman" w:hAnsi="Times New Roman" w:cs="Times New Roman"/>
          <w:color w:val="000000" w:themeColor="text1"/>
        </w:rPr>
        <w:t xml:space="preserve">in </w:t>
      </w:r>
      <w:r w:rsidRPr="00E800A0">
        <w:rPr>
          <w:rFonts w:ascii="Times New Roman" w:hAnsi="Times New Roman" w:cs="Times New Roman"/>
          <w:color w:val="000000" w:themeColor="text1"/>
        </w:rPr>
        <w:t>microbial diversity and function following herbicide applicatio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spur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calls for further research to clarify direct and indirect effects. In this study, we </w:t>
      </w:r>
      <w:r w:rsidRPr="00E800A0">
        <w:rPr>
          <w:rFonts w:ascii="Times New Roman" w:hAnsi="Times New Roman" w:cs="Times New Roman"/>
          <w:color w:val="000000" w:themeColor="text1"/>
        </w:rPr>
        <w:t xml:space="preserve">examine non-target effects of herbicide application by </w:t>
      </w:r>
      <w:r w:rsidRPr="00E800A0">
        <w:rPr>
          <w:rFonts w:ascii="Times New Roman" w:hAnsi="Times New Roman" w:cs="Times New Roman"/>
          <w:color w:val="000000" w:themeColor="text1"/>
        </w:rPr>
        <w:t>compa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three </w:t>
      </w:r>
      <w:r w:rsidRPr="00E800A0">
        <w:rPr>
          <w:rFonts w:ascii="Times New Roman" w:hAnsi="Times New Roman" w:cs="Times New Roman"/>
          <w:color w:val="000000" w:themeColor="text1"/>
        </w:rPr>
        <w:t xml:space="preserve">commonly used </w:t>
      </w:r>
      <w:r w:rsidRPr="00E800A0">
        <w:rPr>
          <w:rFonts w:ascii="Times New Roman" w:hAnsi="Times New Roman" w:cs="Times New Roman"/>
          <w:color w:val="000000" w:themeColor="text1"/>
        </w:rPr>
        <w:t>chemical herbicides</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glyphosate, dicamba, and a tank mix of atrazine and </w:t>
      </w:r>
      <w:proofErr w:type="spellStart"/>
      <w:r w:rsidRPr="00E800A0">
        <w:rPr>
          <w:rFonts w:ascii="Times New Roman" w:hAnsi="Times New Roman" w:cs="Times New Roman"/>
          <w:color w:val="000000" w:themeColor="text1"/>
        </w:rPr>
        <w:t>mesotrione</w:t>
      </w:r>
      <w:proofErr w:type="spellEnd"/>
      <w:r w:rsidRPr="00E800A0">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to handweeded and nontreated control</w:t>
      </w:r>
      <w:r w:rsidRPr="00E800A0">
        <w:rPr>
          <w:rFonts w:ascii="Times New Roman" w:hAnsi="Times New Roman" w:cs="Times New Roman"/>
          <w:color w:val="000000" w:themeColor="text1"/>
        </w:rPr>
        <w:t xml:space="preserve">s. We examine shifts in soil microbial function, soil nutrient pools, and microbial community composition in </w:t>
      </w:r>
      <w:proofErr w:type="spellStart"/>
      <w:r w:rsidRPr="00E800A0">
        <w:rPr>
          <w:rFonts w:ascii="Times New Roman" w:hAnsi="Times New Roman" w:cs="Times New Roman"/>
          <w:i/>
          <w:iCs/>
          <w:color w:val="000000" w:themeColor="text1"/>
        </w:rPr>
        <w:t>Zea</w:t>
      </w:r>
      <w:proofErr w:type="spellEnd"/>
      <w:r w:rsidRPr="00E800A0">
        <w:rPr>
          <w:rFonts w:ascii="Times New Roman" w:hAnsi="Times New Roman" w:cs="Times New Roman"/>
          <w:i/>
          <w:iCs/>
          <w:color w:val="000000" w:themeColor="text1"/>
        </w:rPr>
        <w:t xml:space="preserve"> mays </w:t>
      </w:r>
      <w:r w:rsidRPr="00E800A0">
        <w:rPr>
          <w:rFonts w:ascii="Times New Roman" w:hAnsi="Times New Roman" w:cs="Times New Roman"/>
          <w:color w:val="000000" w:themeColor="text1"/>
        </w:rPr>
        <w:t>fields over twenty-days post-treatment. We show</w:t>
      </w:r>
      <w:r w:rsidRPr="00E800A0">
        <w:rPr>
          <w:rFonts w:ascii="Times New Roman" w:hAnsi="Times New Roman" w:cs="Times New Roman"/>
          <w:color w:val="000000" w:themeColor="text1"/>
        </w:rPr>
        <w:t xml:space="preserve"> the examined herbicides</w:t>
      </w:r>
      <w:r w:rsidRPr="00E800A0">
        <w:rPr>
          <w:rFonts w:ascii="Times New Roman" w:hAnsi="Times New Roman" w:cs="Times New Roman"/>
          <w:color w:val="000000" w:themeColor="text1"/>
        </w:rPr>
        <w:t xml:space="preserve"> to</w:t>
      </w:r>
      <w:r w:rsidRPr="00E800A0">
        <w:rPr>
          <w:rFonts w:ascii="Times New Roman" w:hAnsi="Times New Roman" w:cs="Times New Roman"/>
          <w:color w:val="000000" w:themeColor="text1"/>
        </w:rPr>
        <w:t xml:space="preserve"> have limited and short-lasting effects on soil edaphic properties and microbial functio</w:t>
      </w:r>
      <w:r w:rsidRPr="00E800A0">
        <w:rPr>
          <w:rFonts w:ascii="Times New Roman" w:hAnsi="Times New Roman" w:cs="Times New Roman"/>
          <w:color w:val="000000" w:themeColor="text1"/>
        </w:rPr>
        <w:t xml:space="preserve">n. Shifts in </w:t>
      </w:r>
      <w:r w:rsidRPr="00E800A0">
        <w:rPr>
          <w:rFonts w:ascii="Times New Roman" w:hAnsi="Times New Roman" w:cs="Times New Roman"/>
          <w:color w:val="000000" w:themeColor="text1"/>
        </w:rPr>
        <w:t>enzymatic activities, nutrient concentrations, and fungal community structure</w:t>
      </w:r>
      <w:r w:rsidRPr="00E800A0">
        <w:rPr>
          <w:rFonts w:ascii="Times New Roman" w:hAnsi="Times New Roman" w:cs="Times New Roman"/>
          <w:color w:val="000000" w:themeColor="text1"/>
        </w:rPr>
        <w:t xml:space="preserve"> were predicted by weedy vegetation cover, but not weed removal treatment, suggesting that these responses may instead be indirectly mediated by herbicide application. However, we show that weed removal treatment was as significant predictor of bacterial community composition. Additionally, we report homogenization of bacterial community composition following chemical herbicide application, a trend not observed in the non-treated and handweeded controls. Our results suggest that chemical herbicide application may have limited effects on microbial diversity and ecosystem functions.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240EAFBE"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a single parameter: crop yield. However, the birth of the soil health movement has prompted a new way of thinking about production agriculture with a newfound focus on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1C4A9EC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Pr>
          <w:rFonts w:ascii="Times New Roman" w:hAnsi="Times New Roman" w:cs="Times New Roman"/>
          <w:color w:val="000000" w:themeColor="text1"/>
        </w:rPr>
        <w:t xml:space="preserve">. T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173F1133" w14:textId="372523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 xml:space="preserve">Reviews and syntheses of the effects that herbicide application has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ith unique modes of action, alongside hand weeded and non-treated control plots, allowing for the direct and indirect effects of herbicide application to be assessed. With each chemical herbicide acting on a unique mode of action (Table 1), we hypothesized that each would elicit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associated enzymes. Additionally, we expected glyphosate and dicamba containing herbicides to affect the soil microbiome through disruption of amino acid synthesis pathways present in both microbes and plants. </w:t>
      </w:r>
    </w:p>
    <w:p w14:paraId="340F23AD"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1B445550" w14:textId="61424DC3"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 (with subheadings)</w:t>
      </w:r>
    </w:p>
    <w:p w14:paraId="47AE2887"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2789B043" w14:textId="7F55921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 (without subheadings)</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2B7E435"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A27C6C">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Pr="00B3074D">
        <w:rPr>
          <w:rFonts w:ascii="Times New Roman" w:hAnsi="Times New Roman" w:cs="Times New Roman"/>
          <w:color w:val="000000" w:themeColor="text1"/>
          <w:shd w:val="clear" w:color="auto" w:fill="FFFFFF"/>
        </w:rPr>
        <w:t>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w:t>
      </w:r>
      <w:r>
        <w:rPr>
          <w:rFonts w:ascii="Times New Roman" w:hAnsi="Times New Roman" w:cs="Times New Roman"/>
          <w:color w:val="000000" w:themeColor="text1"/>
          <w:shd w:val="clear" w:color="auto" w:fill="FFFFFF"/>
        </w:rPr>
        <w:t>control (herein referred to as hand weeded)</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 the 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43BB44BC"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w:t>
      </w:r>
      <w:r w:rsidRPr="00B3074D">
        <w:rPr>
          <w:rFonts w:ascii="Times New Roman" w:hAnsi="Times New Roman" w:cs="Times New Roman"/>
          <w:color w:val="000000" w:themeColor="text1"/>
          <w:shd w:val="clear" w:color="auto" w:fill="FFFFFF"/>
        </w:rPr>
        <w:lastRenderedPageBreak/>
        <w:t xml:space="preserve">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3)","plainTextFormattedCitation":"(23)","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2A02FAE7"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4–28)","plainTextFormattedCitation":"(24–28)","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4–2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29)","plainTextFormattedCitation":"(29)","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27)","plainTextFormattedCitation":"(27)","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w:t>
      </w:r>
      <w:r w:rsidRPr="00B3074D">
        <w:rPr>
          <w:rFonts w:ascii="Times New Roman" w:hAnsi="Times New Roman" w:cs="Times New Roman"/>
          <w:color w:val="000000" w:themeColor="text1"/>
        </w:rPr>
        <w:lastRenderedPageBreak/>
        <w:t>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78225247" w14:textId="7F30403F" w:rsidR="00A27C6C"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w:t>
      </w:r>
      <w:r>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77777777"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 0.5). Unexpectedly, biases with 515F-Y/806R against SAR11 in field samples (</w:instrText>
      </w:r>
      <w:r>
        <w:rPr>
          <w:rFonts w:ascii="Cambria Math" w:hAnsi="Cambria Math" w:cs="Cambria Math"/>
          <w:color w:val="000000" w:themeColor="text1"/>
        </w:rPr>
        <w:instrText>∼</w:instrText>
      </w:r>
      <w:r>
        <w:rPr>
          <w:rFonts w:ascii="Times New Roman" w:hAnsi="Times New Roman" w:cs="Times New Roman"/>
          <w:color w:val="000000" w:themeColor="text1"/>
        </w:rPr>
        <w:instrText>4–10- fold) were stronger than in mock communities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Pr>
          <w:rFonts w:ascii="Cambria Math" w:hAnsi="Cambria Math" w:cs="Cambria Math"/>
          <w:color w:val="000000" w:themeColor="text1"/>
        </w:rPr>
        <w:instrText>∼</w:instrText>
      </w:r>
      <w:r>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0"/>
      <w:r>
        <w:rPr>
          <w:rFonts w:ascii="Times New Roman" w:hAnsi="Times New Roman" w:cs="Times New Roman"/>
          <w:i/>
          <w:iCs/>
          <w:color w:val="000000" w:themeColor="text1"/>
        </w:rPr>
        <w:t>data</w:t>
      </w:r>
      <w:commentRangeEnd w:id="0"/>
      <w:r>
        <w:rPr>
          <w:rStyle w:val="CommentReference"/>
        </w:rPr>
        <w:commentReference w:id="0"/>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4B60E0E2" w14:textId="5D84181A"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Pr="00B3074D">
        <w:rPr>
          <w:rFonts w:ascii="Times New Roman" w:hAnsi="Times New Roman" w:cs="Times New Roman"/>
        </w:rPr>
        <w:fldChar w:fldCharType="separate"/>
      </w:r>
      <w:r w:rsidRPr="00B92C04">
        <w:rPr>
          <w:rFonts w:ascii="Times New Roman" w:hAnsi="Times New Roman" w:cs="Times New Roman"/>
          <w:noProof/>
        </w:rPr>
        <w:t>(39)</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6322949E" w14:textId="77777777" w:rsidR="00E800A0" w:rsidRPr="00E800A0" w:rsidRDefault="00E800A0" w:rsidP="00A27C6C">
      <w:pPr>
        <w:shd w:val="clear" w:color="auto" w:fill="FFFFFF"/>
        <w:spacing w:before="100" w:beforeAutospacing="1" w:after="100" w:afterAutospacing="1"/>
        <w:jc w:val="both"/>
        <w:rPr>
          <w:rFonts w:ascii="Times New Roman" w:eastAsia="Times New Roman" w:hAnsi="Times New Roman" w:cs="Times New Roman"/>
          <w:color w:val="222222"/>
        </w:rPr>
      </w:pPr>
    </w:p>
    <w:p w14:paraId="217C13C8" w14:textId="2CA358D2" w:rsid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619064A1" w14:textId="6CD13D88" w:rsidR="00A27C6C" w:rsidRPr="00A27C6C" w:rsidRDefault="00E800A0" w:rsidP="00A27C6C">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A27C6C" w:rsidRPr="00A27C6C">
        <w:rPr>
          <w:rFonts w:ascii="Times New Roman" w:hAnsi="Times New Roman" w:cs="Times New Roman"/>
          <w:noProof/>
        </w:rPr>
        <w:t xml:space="preserve">1. </w:t>
      </w:r>
      <w:r w:rsidR="00A27C6C" w:rsidRPr="00A27C6C">
        <w:rPr>
          <w:rFonts w:ascii="Times New Roman" w:hAnsi="Times New Roman" w:cs="Times New Roman"/>
          <w:noProof/>
        </w:rPr>
        <w:tab/>
        <w:t>Benbrook CM. 2012. Impacts of genetically engineered crops on pesticide use in the U.S.-the first sixteen years. Environ Sci Eur 24:1–13.</w:t>
      </w:r>
    </w:p>
    <w:p w14:paraId="7B71561E"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 </w:t>
      </w:r>
      <w:r w:rsidRPr="00A27C6C">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601B0BD"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3. </w:t>
      </w:r>
      <w:r w:rsidRPr="00A27C6C">
        <w:rPr>
          <w:rFonts w:ascii="Times New Roman" w:hAnsi="Times New Roman" w:cs="Times New Roman"/>
          <w:noProof/>
        </w:rPr>
        <w:tab/>
        <w:t>Palm C, Blanco-Canqui H, DeClerck F, Gatere L, Grace P. 2014. Conservation agriculture and ecosystem services: An overview. Agric Ecosyst Environ 187:87–105.</w:t>
      </w:r>
    </w:p>
    <w:p w14:paraId="49E6159B"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4. </w:t>
      </w:r>
      <w:r w:rsidRPr="00A27C6C">
        <w:rPr>
          <w:rFonts w:ascii="Times New Roman" w:hAnsi="Times New Roman" w:cs="Times New Roman"/>
          <w:noProof/>
        </w:rPr>
        <w:tab/>
        <w:t>Tu CM, Bollen WB. 1968. Interaction between Paraquat and microbes in soils. Weed Res 8:38–45.</w:t>
      </w:r>
    </w:p>
    <w:p w14:paraId="1AD7B813"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5. </w:t>
      </w:r>
      <w:r w:rsidRPr="00A27C6C">
        <w:rPr>
          <w:rFonts w:ascii="Times New Roman" w:hAnsi="Times New Roman" w:cs="Times New Roman"/>
          <w:noProof/>
        </w:rPr>
        <w:tab/>
        <w:t>Nguyen DB, Rose MT, Rose TJ, Morris SG, van Zwieten L. 2016. Impact of glyphosate on soil microbial biomass and respiration: A meta-analysis. Soil Biol Biochem 92:50–57.</w:t>
      </w:r>
    </w:p>
    <w:p w14:paraId="60BD5F6E"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6. </w:t>
      </w:r>
      <w:r w:rsidRPr="00A27C6C">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5C02F772"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7. </w:t>
      </w:r>
      <w:r w:rsidRPr="00A27C6C">
        <w:rPr>
          <w:rFonts w:ascii="Times New Roman" w:hAnsi="Times New Roman" w:cs="Times New Roman"/>
          <w:noProof/>
        </w:rPr>
        <w:tab/>
        <w:t>Liao H, Li X, Yang Q, Bai Y, Cui P, Wen C, Liu C, Chen Z. 2021. Herbicide selection promotes antibiotic resistance in soil microbiomes.</w:t>
      </w:r>
    </w:p>
    <w:p w14:paraId="78DBAD3F"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8. </w:t>
      </w:r>
      <w:r w:rsidRPr="00A27C6C">
        <w:rPr>
          <w:rFonts w:ascii="Times New Roman" w:hAnsi="Times New Roman" w:cs="Times New Roman"/>
          <w:noProof/>
        </w:rPr>
        <w:tab/>
        <w:t>de Souza R, Ambrosini A, Passaglia LMP. 2015. Plant growth-promoting bacteria as inoculants in agricultural soils. Genet Mol Biol 38:401–419.</w:t>
      </w:r>
    </w:p>
    <w:p w14:paraId="1E924C1D"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9. </w:t>
      </w:r>
      <w:r w:rsidRPr="00A27C6C">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6D7EC2AF"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0. </w:t>
      </w:r>
      <w:r w:rsidRPr="00A27C6C">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32FF9EB9"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1. </w:t>
      </w:r>
      <w:r w:rsidRPr="00A27C6C">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1378EF75"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lastRenderedPageBreak/>
        <w:t xml:space="preserve">12. </w:t>
      </w:r>
      <w:r w:rsidRPr="00A27C6C">
        <w:rPr>
          <w:rFonts w:ascii="Times New Roman" w:hAnsi="Times New Roman" w:cs="Times New Roman"/>
          <w:noProof/>
        </w:rPr>
        <w:tab/>
        <w:t>Richardson AE, Simpson RJ. 2011. Soil Microorganisms Mediating Phosphorus Availability Update on Microbial Phosphorus. Plant Physiol 156:989–996.</w:t>
      </w:r>
    </w:p>
    <w:p w14:paraId="21872396"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3. </w:t>
      </w:r>
      <w:r w:rsidRPr="00A27C6C">
        <w:rPr>
          <w:rFonts w:ascii="Times New Roman" w:hAnsi="Times New Roman" w:cs="Times New Roman"/>
          <w:noProof/>
        </w:rPr>
        <w:tab/>
        <w:t>Garcia J, Kao-Kniffin J. 2018. Microbial Group Dynamics in Plant Rhizospheres and Their Implications on Nutrient Cycling. Front Microbiol 9:1–7.</w:t>
      </w:r>
    </w:p>
    <w:p w14:paraId="586D014A"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4. </w:t>
      </w:r>
      <w:r w:rsidRPr="00A27C6C">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68D75EE1"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5. </w:t>
      </w:r>
      <w:r w:rsidRPr="00A27C6C">
        <w:rPr>
          <w:rFonts w:ascii="Times New Roman" w:hAnsi="Times New Roman" w:cs="Times New Roman"/>
          <w:noProof/>
        </w:rPr>
        <w:tab/>
        <w:t>Imfeld G, Vuilleumier S. 2012. Measuring the effects of pesticides on bacterial communities in soil: A critical review. Eur J Soil Biol 49:22–30.</w:t>
      </w:r>
    </w:p>
    <w:p w14:paraId="295FC644"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6. </w:t>
      </w:r>
      <w:r w:rsidRPr="00A27C6C">
        <w:rPr>
          <w:rFonts w:ascii="Times New Roman" w:hAnsi="Times New Roman" w:cs="Times New Roman"/>
          <w:noProof/>
        </w:rPr>
        <w:tab/>
        <w:t>Bünemann EK, Schwenke GD, Van Zwieten L. 2006. Impact of agricultural inputs on soil organisms - A review. Aust J Soil Res 44:379–406.</w:t>
      </w:r>
    </w:p>
    <w:p w14:paraId="5A45E117"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7. </w:t>
      </w:r>
      <w:r w:rsidRPr="00A27C6C">
        <w:rPr>
          <w:rFonts w:ascii="Times New Roman" w:hAnsi="Times New Roman" w:cs="Times New Roman"/>
          <w:noProof/>
        </w:rPr>
        <w:tab/>
        <w:t>Puglisi E. 2017. Response of microbial organisms (aquatic and terrestrial) to pesticides. EFSA Support Publ 9.</w:t>
      </w:r>
    </w:p>
    <w:p w14:paraId="45D906A6"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8. </w:t>
      </w:r>
      <w:r w:rsidRPr="00A27C6C">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31E0D93C"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19. </w:t>
      </w:r>
      <w:r w:rsidRPr="00A27C6C">
        <w:rPr>
          <w:rFonts w:ascii="Times New Roman" w:hAnsi="Times New Roman" w:cs="Times New Roman"/>
          <w:noProof/>
        </w:rPr>
        <w:tab/>
        <w:t>Weidenhamer JD, Callaway RM. 2010. Direct and Indirect Effects of Invasive Plants on Soil Chemistry and Ecosystem Function. J Chem Ecol 36:59–69.</w:t>
      </w:r>
    </w:p>
    <w:p w14:paraId="19FA9EDA"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0. </w:t>
      </w:r>
      <w:r w:rsidRPr="00A27C6C">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EACD2AF"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1. </w:t>
      </w:r>
      <w:r w:rsidRPr="00A27C6C">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071B53FA"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2. </w:t>
      </w:r>
      <w:r w:rsidRPr="00A27C6C">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3E714D7A"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3. </w:t>
      </w:r>
      <w:r w:rsidRPr="00A27C6C">
        <w:rPr>
          <w:rFonts w:ascii="Times New Roman" w:hAnsi="Times New Roman" w:cs="Times New Roman"/>
          <w:noProof/>
        </w:rPr>
        <w:tab/>
        <w:t xml:space="preserve"> 2020. Standard Methods Online -- Standard Methods for the Examination of Water and Wastewater.</w:t>
      </w:r>
    </w:p>
    <w:p w14:paraId="1BB608E1"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4. </w:t>
      </w:r>
      <w:r w:rsidRPr="00A27C6C">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317F6520"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5. </w:t>
      </w:r>
      <w:r w:rsidRPr="00A27C6C">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F5737BD"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6. </w:t>
      </w:r>
      <w:r w:rsidRPr="00A27C6C">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500259ED"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7. </w:t>
      </w:r>
      <w:r w:rsidRPr="00A27C6C">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0540B424"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lastRenderedPageBreak/>
        <w:t xml:space="preserve">28. </w:t>
      </w:r>
      <w:r w:rsidRPr="00A27C6C">
        <w:rPr>
          <w:rFonts w:ascii="Times New Roman" w:hAnsi="Times New Roman" w:cs="Times New Roman"/>
          <w:noProof/>
        </w:rPr>
        <w:tab/>
        <w:t>Custer GF, VanDiepen LTA, Stump WL. 2020. Structural and functional dynamics of soil microbes following spruce beetle infestation. Appl Environ Microbiol 86:1–19.</w:t>
      </w:r>
    </w:p>
    <w:p w14:paraId="1E4B70CB" w14:textId="77777777" w:rsidR="00A27C6C" w:rsidRPr="00A27C6C" w:rsidRDefault="00A27C6C" w:rsidP="00A27C6C">
      <w:pPr>
        <w:widowControl w:val="0"/>
        <w:autoSpaceDE w:val="0"/>
        <w:autoSpaceDN w:val="0"/>
        <w:adjustRightInd w:val="0"/>
        <w:spacing w:before="100" w:after="100"/>
        <w:ind w:left="640" w:hanging="640"/>
        <w:rPr>
          <w:rFonts w:ascii="Times New Roman" w:hAnsi="Times New Roman" w:cs="Times New Roman"/>
          <w:noProof/>
        </w:rPr>
      </w:pPr>
      <w:r w:rsidRPr="00A27C6C">
        <w:rPr>
          <w:rFonts w:ascii="Times New Roman" w:hAnsi="Times New Roman" w:cs="Times New Roman"/>
          <w:noProof/>
        </w:rPr>
        <w:t xml:space="preserve">29. </w:t>
      </w:r>
      <w:r w:rsidRPr="00A27C6C">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11933AD9" w14:textId="4F32D990" w:rsidR="00E800A0" w:rsidRPr="00E800A0" w:rsidRDefault="00E800A0" w:rsidP="00A27C6C">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1" w:name="OLE_LINK3"/>
            <w:bookmarkStart w:id="2"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
            <w:bookmarkEnd w:id="2"/>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on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44510AB6" w14:textId="77777777" w:rsidR="00E800A0" w:rsidRPr="0037707D" w:rsidRDefault="00E800A0" w:rsidP="00E800A0">
      <w:pPr>
        <w:rPr>
          <w:rFonts w:ascii="Times New Roman" w:hAnsi="Times New Roman" w:cs="Times New Roman"/>
          <w:b/>
          <w:bCs/>
          <w:color w:val="000000" w:themeColor="text1"/>
        </w:rPr>
      </w:pPr>
    </w:p>
    <w:p w14:paraId="66E7D1DE" w14:textId="7414C7A6"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4C38B179" w14:textId="7CECBF84" w:rsidR="00E800A0" w:rsidRPr="00E800A0" w:rsidRDefault="00E800A0" w:rsidP="00E800A0">
      <w:pPr>
        <w:jc w:val="both"/>
        <w:rPr>
          <w:rFonts w:ascii="Times New Roman" w:hAnsi="Times New Roman" w:cs="Times New Roman"/>
        </w:rPr>
      </w:pPr>
    </w:p>
    <w:sectPr w:rsidR="00E800A0" w:rsidRPr="00E800A0"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1T15:44:00Z" w:initials="CG">
    <w:p w14:paraId="102ACA75" w14:textId="77777777"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F2D9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FA60" w16cex:dateUtc="2022-04-21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F2D981" w16cid:durableId="260BFA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27774A"/>
    <w:rsid w:val="003D1C5E"/>
    <w:rsid w:val="005D259D"/>
    <w:rsid w:val="00A27C6C"/>
    <w:rsid w:val="00E800A0"/>
    <w:rsid w:val="00F23B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0ECA0-DC5F-B740-B1DE-BA7EE3E51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9</Pages>
  <Words>17418</Words>
  <Characters>99287</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2</cp:revision>
  <dcterms:created xsi:type="dcterms:W3CDTF">2022-04-21T18:20:00Z</dcterms:created>
  <dcterms:modified xsi:type="dcterms:W3CDTF">2022-04-2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